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54871818"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del w:id="0" w:author="Olivia Imner" w:date="2019-02-27T20:17:00Z">
        <w:r w:rsidR="008D71DD" w:rsidRPr="008D6B31" w:rsidDel="00107CC9">
          <w:rPr>
            <w:rFonts w:ascii="Verdana" w:hAnsi="Verdana"/>
            <w:sz w:val="22"/>
            <w:szCs w:val="22"/>
          </w:rPr>
          <w:delText xml:space="preserve"> </w:delText>
        </w:r>
      </w:del>
      <w:r w:rsidR="008D71DD" w:rsidRPr="008D6B31">
        <w:rPr>
          <w:rFonts w:ascii="Verdana" w:hAnsi="Verdana"/>
          <w:sz w:val="22"/>
          <w:szCs w:val="22"/>
        </w:rPr>
        <w:t>Intervjun skedde på Grades kontor i Stockholm i en ostörd lokal utan störningsmöjligheter med Grade</w:t>
      </w:r>
      <w:r w:rsidR="00725B83">
        <w:rPr>
          <w:rFonts w:ascii="Verdana" w:hAnsi="Verdana"/>
          <w:sz w:val="22"/>
          <w:szCs w:val="22"/>
        </w:rPr>
        <w:t>s</w:t>
      </w:r>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13D41508"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w:t>
      </w:r>
      <w:del w:id="1" w:author="Olivia Imner" w:date="2019-02-27T20:18:00Z">
        <w:r w:rsidR="000E2F69" w:rsidDel="00107CC9">
          <w:rPr>
            <w:rFonts w:ascii="Verdana" w:eastAsia="Times New Roman" w:hAnsi="Verdana" w:cs="Times New Roman"/>
            <w:color w:val="000000"/>
            <w:sz w:val="22"/>
            <w:szCs w:val="22"/>
          </w:rPr>
          <w:delText xml:space="preserve">behöva </w:delText>
        </w:r>
      </w:del>
      <w:ins w:id="2" w:author="Olivia Imner" w:date="2019-02-27T20:18:00Z">
        <w:r w:rsidR="00107CC9">
          <w:rPr>
            <w:rFonts w:ascii="Verdana" w:eastAsia="Times New Roman" w:hAnsi="Verdana" w:cs="Times New Roman"/>
            <w:color w:val="000000"/>
            <w:sz w:val="22"/>
            <w:szCs w:val="22"/>
          </w:rPr>
          <w:t xml:space="preserve">vilja </w:t>
        </w:r>
      </w:ins>
      <w:r w:rsidR="000E2F69">
        <w:rPr>
          <w:rFonts w:ascii="Verdana" w:eastAsia="Times New Roman" w:hAnsi="Verdana" w:cs="Times New Roman"/>
          <w:color w:val="000000"/>
          <w:sz w:val="22"/>
          <w:szCs w:val="22"/>
        </w:rPr>
        <w:t xml:space="preserve">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 xml:space="preserve">varför Grade </w:t>
      </w:r>
      <w:del w:id="3" w:author="Olivia Imner" w:date="2019-02-27T20:18:00Z">
        <w:r w:rsidR="008D6B31" w:rsidDel="00107CC9">
          <w:rPr>
            <w:rFonts w:ascii="Verdana" w:eastAsia="Times New Roman" w:hAnsi="Verdana" w:cs="Times New Roman"/>
            <w:color w:val="000000"/>
            <w:sz w:val="22"/>
            <w:szCs w:val="22"/>
          </w:rPr>
          <w:delText xml:space="preserve">kan </w:delText>
        </w:r>
      </w:del>
      <w:ins w:id="4" w:author="Olivia Imner" w:date="2019-02-27T20:18:00Z">
        <w:r w:rsidR="00107CC9">
          <w:rPr>
            <w:rFonts w:ascii="Verdana" w:eastAsia="Times New Roman" w:hAnsi="Verdana" w:cs="Times New Roman"/>
            <w:color w:val="000000"/>
            <w:sz w:val="22"/>
            <w:szCs w:val="22"/>
          </w:rPr>
          <w:t xml:space="preserve">skulle kunna vilja </w:t>
        </w:r>
      </w:ins>
      <w:del w:id="5" w:author="Olivia Imner" w:date="2019-02-27T20:19:00Z">
        <w:r w:rsidR="008D6B31" w:rsidDel="00107CC9">
          <w:rPr>
            <w:rFonts w:ascii="Verdana" w:eastAsia="Times New Roman" w:hAnsi="Verdana" w:cs="Times New Roman"/>
            <w:color w:val="000000"/>
            <w:sz w:val="22"/>
            <w:szCs w:val="22"/>
          </w:rPr>
          <w:delText xml:space="preserve">behöva </w:delText>
        </w:r>
      </w:del>
      <w:r w:rsidR="008D6B31">
        <w:rPr>
          <w:rFonts w:ascii="Verdana" w:eastAsia="Times New Roman" w:hAnsi="Verdana" w:cs="Times New Roman"/>
          <w:color w:val="000000"/>
          <w:sz w:val="22"/>
          <w:szCs w:val="22"/>
        </w:rPr>
        <w:t>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p>
    <w:p w14:paraId="3C19E3CE" w14:textId="2DF690C0" w:rsidR="001E0AF7" w:rsidRPr="00A36D45" w:rsidRDefault="00A36D45" w:rsidP="00E07CBB">
      <w:pPr>
        <w:rPr>
          <w:rFonts w:ascii="Verdana" w:eastAsia="Times New Roman" w:hAnsi="Verdana" w:cs="Times New Roman"/>
          <w:color w:val="000000"/>
          <w:sz w:val="22"/>
          <w:szCs w:val="22"/>
        </w:rPr>
      </w:pPr>
      <w:r w:rsidRPr="00A36D45">
        <w:rPr>
          <w:rFonts w:ascii="Verdana" w:hAnsi="Verdana"/>
          <w:sz w:val="22"/>
          <w:szCs w:val="22"/>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A36D45">
        <w:rPr>
          <w:rFonts w:ascii="Verdana" w:hAnsi="Verdana"/>
          <w:sz w:val="22"/>
          <w:szCs w:val="22"/>
        </w:rPr>
        <w:fldChar w:fldCharType="begin"/>
      </w:r>
      <w:r w:rsidRPr="00A36D45">
        <w:rPr>
          <w:rFonts w:ascii="Verdana" w:hAnsi="Verdana"/>
          <w:sz w:val="22"/>
          <w:szCs w:val="22"/>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A36D45">
        <w:rPr>
          <w:rFonts w:ascii="Verdana" w:hAnsi="Verdana"/>
          <w:sz w:val="22"/>
          <w:szCs w:val="22"/>
        </w:rPr>
        <w:fldChar w:fldCharType="separate"/>
      </w:r>
      <w:r w:rsidRPr="00A36D45">
        <w:rPr>
          <w:rFonts w:ascii="Verdana" w:hAnsi="Verdana"/>
          <w:noProof/>
          <w:sz w:val="22"/>
          <w:szCs w:val="22"/>
        </w:rPr>
        <w:t>(Pange &amp; Pange, 2011)</w:t>
      </w:r>
      <w:r w:rsidRPr="00A36D45">
        <w:rPr>
          <w:rFonts w:ascii="Verdana" w:hAnsi="Verdana"/>
          <w:sz w:val="22"/>
          <w:szCs w:val="22"/>
        </w:rPr>
        <w:fldChar w:fldCharType="end"/>
      </w:r>
      <w:r w:rsidRPr="00A36D45">
        <w:rPr>
          <w:rFonts w:ascii="Verdana" w:hAnsi="Verdana"/>
          <w:sz w:val="22"/>
          <w:szCs w:val="22"/>
        </w:rPr>
        <w:t>.” Rad: 88-91.</w:t>
      </w:r>
    </w:p>
    <w:p w14:paraId="4845203D" w14:textId="77777777" w:rsidR="00AD3E01" w:rsidRDefault="00AD3E01" w:rsidP="00E07CBB">
      <w:pPr>
        <w:rPr>
          <w:ins w:id="6" w:author="Olivia Imner" w:date="2019-02-27T20:19:00Z"/>
          <w:rFonts w:ascii="Verdana" w:eastAsia="Times New Roman" w:hAnsi="Verdana" w:cs="Times New Roman"/>
          <w:color w:val="000000"/>
          <w:sz w:val="22"/>
          <w:szCs w:val="22"/>
        </w:rPr>
      </w:pPr>
    </w:p>
    <w:p w14:paraId="50F25985" w14:textId="77777777" w:rsidR="00107CC9" w:rsidRDefault="00107CC9" w:rsidP="00E07CBB">
      <w:pPr>
        <w:rPr>
          <w:ins w:id="7" w:author="Olivia Imner" w:date="2019-02-27T20:28:00Z"/>
          <w:rFonts w:ascii="Verdana" w:eastAsia="Times New Roman" w:hAnsi="Verdana" w:cs="Times New Roman"/>
          <w:color w:val="000000"/>
          <w:sz w:val="22"/>
          <w:szCs w:val="22"/>
        </w:rPr>
      </w:pPr>
    </w:p>
    <w:p w14:paraId="156D14D0" w14:textId="77777777" w:rsidR="003E7DA7" w:rsidRPr="008D6B31" w:rsidRDefault="003E7DA7"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4EE4CD83" w14:textId="7C612CF6" w:rsidR="00042727"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042727">
        <w:rPr>
          <w:rFonts w:ascii="Verdana" w:eastAsia="Times New Roman" w:hAnsi="Verdana" w:cs="Times New Roman"/>
          <w:color w:val="000000"/>
          <w:sz w:val="22"/>
          <w:szCs w:val="22"/>
        </w:rPr>
        <w:t xml:space="preserve">Nej, det finns inte </w:t>
      </w:r>
      <w:r w:rsidR="00E13289">
        <w:rPr>
          <w:rFonts w:ascii="Verdana" w:eastAsia="Times New Roman" w:hAnsi="Verdana" w:cs="Times New Roman"/>
          <w:color w:val="000000"/>
          <w:sz w:val="22"/>
          <w:szCs w:val="22"/>
        </w:rPr>
        <w:t xml:space="preserve">några </w:t>
      </w:r>
      <w:r w:rsidR="00042727">
        <w:rPr>
          <w:rFonts w:ascii="Verdana" w:eastAsia="Times New Roman" w:hAnsi="Verdana" w:cs="Times New Roman"/>
          <w:color w:val="000000"/>
          <w:sz w:val="22"/>
          <w:szCs w:val="22"/>
        </w:rPr>
        <w:t xml:space="preserve">andra studier som har genomförts på </w:t>
      </w:r>
      <w:ins w:id="8" w:author="Olivia Imner" w:date="2019-02-27T20:19:00Z">
        <w:r w:rsidR="00107CC9">
          <w:rPr>
            <w:rFonts w:ascii="Verdana" w:eastAsia="Times New Roman" w:hAnsi="Verdana" w:cs="Times New Roman"/>
            <w:color w:val="000000"/>
            <w:sz w:val="22"/>
            <w:szCs w:val="22"/>
          </w:rPr>
          <w:t>det</w:t>
        </w:r>
      </w:ins>
      <w:del w:id="9" w:author="Olivia Imner" w:date="2019-02-27T20:19:00Z">
        <w:r w:rsidR="00042727" w:rsidDel="00107CC9">
          <w:rPr>
            <w:rFonts w:ascii="Verdana" w:eastAsia="Times New Roman" w:hAnsi="Verdana" w:cs="Times New Roman"/>
            <w:color w:val="000000"/>
            <w:sz w:val="22"/>
            <w:szCs w:val="22"/>
          </w:rPr>
          <w:delText>ett</w:delText>
        </w:r>
      </w:del>
      <w:r w:rsidR="00042727">
        <w:rPr>
          <w:rFonts w:ascii="Verdana" w:eastAsia="Times New Roman" w:hAnsi="Verdana" w:cs="Times New Roman"/>
          <w:color w:val="000000"/>
          <w:sz w:val="22"/>
          <w:szCs w:val="22"/>
        </w:rPr>
        <w:t xml:space="preserve"> specifikt företag som denna studie fokuserar på</w:t>
      </w:r>
      <w:r w:rsidR="00E13289">
        <w:rPr>
          <w:rFonts w:ascii="Verdana" w:eastAsia="Times New Roman" w:hAnsi="Verdana" w:cs="Times New Roman"/>
          <w:color w:val="000000"/>
          <w:sz w:val="22"/>
          <w:szCs w:val="22"/>
        </w:rPr>
        <w:t>, dvs. Grade</w:t>
      </w:r>
      <w:r w:rsidR="00042727">
        <w:rPr>
          <w:rFonts w:ascii="Verdana" w:eastAsia="Times New Roman" w:hAnsi="Verdana" w:cs="Times New Roman"/>
          <w:color w:val="000000"/>
          <w:sz w:val="22"/>
          <w:szCs w:val="22"/>
        </w:rPr>
        <w:t>.</w:t>
      </w:r>
      <w:r w:rsidR="00E13289">
        <w:rPr>
          <w:rFonts w:ascii="Verdana" w:eastAsia="Times New Roman" w:hAnsi="Verdana" w:cs="Times New Roman"/>
          <w:color w:val="000000"/>
          <w:sz w:val="22"/>
          <w:szCs w:val="22"/>
        </w:rPr>
        <w:t xml:space="preserve"> </w:t>
      </w:r>
      <w:commentRangeStart w:id="10"/>
      <w:r w:rsidR="00E13289">
        <w:rPr>
          <w:rFonts w:ascii="Verdana" w:eastAsia="Times New Roman" w:hAnsi="Verdana" w:cs="Times New Roman"/>
          <w:color w:val="000000"/>
          <w:sz w:val="22"/>
          <w:szCs w:val="22"/>
        </w:rPr>
        <w:t>Det finns studier som har likande mål som denna studie, men att analysera andra företag kunde inte identifieras.</w:t>
      </w:r>
      <w:commentRangeEnd w:id="10"/>
      <w:r w:rsidR="00107CC9">
        <w:rPr>
          <w:rStyle w:val="Kommentarsreferens"/>
          <w:rFonts w:ascii="Times New Roman" w:hAnsi="Times New Roman"/>
        </w:rPr>
        <w:commentReference w:id="10"/>
      </w:r>
      <w:r w:rsidR="00E13289">
        <w:rPr>
          <w:rFonts w:ascii="Verdana" w:eastAsia="Times New Roman" w:hAnsi="Verdana" w:cs="Times New Roman"/>
          <w:color w:val="000000"/>
          <w:sz w:val="22"/>
          <w:szCs w:val="22"/>
        </w:rPr>
        <w:t xml:space="preserve"> </w:t>
      </w:r>
      <w:r w:rsidR="0031090D" w:rsidRPr="0031090D">
        <w:rPr>
          <w:rFonts w:ascii="Verdana" w:eastAsia="Times New Roman" w:hAnsi="Verdana" w:cs="Times New Roman"/>
          <w:color w:val="000000"/>
          <w:sz w:val="22"/>
          <w:szCs w:val="22"/>
        </w:rPr>
        <w:t>Trots det är metoderna i denna studie relaterade till metoder som används i andra studier för att kunna stödja de valda metoderna.</w:t>
      </w:r>
    </w:p>
    <w:p w14:paraId="25B187ED" w14:textId="0F243730" w:rsidR="002257D9" w:rsidRPr="008D6B31" w:rsidRDefault="00E07CBB" w:rsidP="00E07CBB">
      <w:pPr>
        <w:rPr>
          <w:ins w:id="11"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12"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3E403DA8" w14:textId="472395D8" w:rsidR="00F53EB6" w:rsidRDefault="00E334E5" w:rsidP="00E07CBB">
      <w:pPr>
        <w:rPr>
          <w:rFonts w:ascii="Verdana" w:eastAsia="Times New Roman" w:hAnsi="Verdana" w:cs="Times New Roman"/>
          <w:color w:val="000000"/>
          <w:sz w:val="22"/>
          <w:szCs w:val="22"/>
        </w:rPr>
      </w:pPr>
      <w:commentRangeStart w:id="13"/>
      <w:r w:rsidRPr="008D6B31">
        <w:rPr>
          <w:rFonts w:ascii="Verdana" w:eastAsia="Times New Roman" w:hAnsi="Verdana" w:cs="Times New Roman"/>
          <w:color w:val="000000"/>
          <w:sz w:val="22"/>
          <w:szCs w:val="22"/>
        </w:rPr>
        <w:t>Respons</w:t>
      </w:r>
      <w:commentRangeEnd w:id="13"/>
      <w:r w:rsidR="00252D86">
        <w:rPr>
          <w:rStyle w:val="Kommentarsreferens"/>
          <w:rFonts w:ascii="Times New Roman" w:hAnsi="Times New Roman"/>
        </w:rPr>
        <w:commentReference w:id="13"/>
      </w:r>
      <w:r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0B7E15">
        <w:rPr>
          <w:rFonts w:ascii="Verdana" w:eastAsia="Times New Roman" w:hAnsi="Verdana" w:cs="Times New Roman"/>
          <w:color w:val="000000"/>
          <w:sz w:val="22"/>
          <w:szCs w:val="22"/>
        </w:rPr>
        <w:t>E</w:t>
      </w:r>
      <w:r w:rsidR="00B63E4C">
        <w:rPr>
          <w:rFonts w:ascii="Verdana" w:eastAsia="Times New Roman" w:hAnsi="Verdana" w:cs="Times New Roman"/>
          <w:color w:val="000000"/>
          <w:sz w:val="22"/>
          <w:szCs w:val="22"/>
        </w:rPr>
        <w:t>n ostrukture</w:t>
      </w:r>
      <w:r w:rsidR="00626B51">
        <w:rPr>
          <w:rFonts w:ascii="Verdana" w:eastAsia="Times New Roman" w:hAnsi="Verdana" w:cs="Times New Roman"/>
          <w:color w:val="000000"/>
          <w:sz w:val="22"/>
          <w:szCs w:val="22"/>
        </w:rPr>
        <w:t>rad intervju relaterar till att frågorna är spontana (inga nedskriva frågor)</w:t>
      </w:r>
      <w:r w:rsidR="000B7E15">
        <w:rPr>
          <w:rFonts w:ascii="Verdana" w:eastAsia="Times New Roman" w:hAnsi="Verdana" w:cs="Times New Roman"/>
          <w:color w:val="000000"/>
          <w:sz w:val="22"/>
          <w:szCs w:val="22"/>
        </w:rPr>
        <w:t xml:space="preserve"> och en s</w:t>
      </w:r>
      <w:r w:rsidR="00626B51">
        <w:rPr>
          <w:rFonts w:ascii="Verdana" w:eastAsia="Times New Roman" w:hAnsi="Verdana" w:cs="Times New Roman"/>
          <w:color w:val="000000"/>
          <w:sz w:val="22"/>
          <w:szCs w:val="22"/>
        </w:rPr>
        <w:t>trukturerad</w:t>
      </w:r>
      <w:r w:rsidR="007D51A2">
        <w:rPr>
          <w:rFonts w:ascii="Verdana" w:eastAsia="Times New Roman" w:hAnsi="Verdana" w:cs="Times New Roman"/>
          <w:color w:val="000000"/>
          <w:sz w:val="22"/>
          <w:szCs w:val="22"/>
        </w:rPr>
        <w:t xml:space="preserve"> intervju </w:t>
      </w:r>
      <w:r w:rsidR="000B7E15">
        <w:rPr>
          <w:rFonts w:ascii="Verdana" w:eastAsia="Times New Roman" w:hAnsi="Verdana" w:cs="Times New Roman"/>
          <w:color w:val="000000"/>
          <w:sz w:val="22"/>
          <w:szCs w:val="22"/>
        </w:rPr>
        <w:t xml:space="preserve">relaterar till att det ställs </w:t>
      </w:r>
      <w:r w:rsidR="00626B51">
        <w:rPr>
          <w:rFonts w:ascii="Verdana" w:eastAsia="Times New Roman" w:hAnsi="Verdana" w:cs="Times New Roman"/>
          <w:color w:val="000000"/>
          <w:sz w:val="22"/>
          <w:szCs w:val="22"/>
        </w:rPr>
        <w:t>ett större krav på att frågorna är noga genomtänkta</w:t>
      </w:r>
      <w:r w:rsidR="000B7E15">
        <w:rPr>
          <w:rFonts w:ascii="Verdana" w:eastAsia="Times New Roman" w:hAnsi="Verdana" w:cs="Times New Roman"/>
          <w:color w:val="000000"/>
          <w:sz w:val="22"/>
          <w:szCs w:val="22"/>
        </w:rPr>
        <w:t xml:space="preserve"> och nedskrivna innan intervjun</w:t>
      </w:r>
      <w:r w:rsidR="00626B51">
        <w:rPr>
          <w:rFonts w:ascii="Verdana" w:eastAsia="Times New Roman" w:hAnsi="Verdana" w:cs="Times New Roman"/>
          <w:color w:val="000000"/>
          <w:sz w:val="22"/>
          <w:szCs w:val="22"/>
        </w:rPr>
        <w:t xml:space="preserve">. </w:t>
      </w:r>
      <w:r w:rsidR="00A20A87">
        <w:rPr>
          <w:rFonts w:ascii="Verdana" w:eastAsia="Times New Roman" w:hAnsi="Verdana" w:cs="Times New Roman"/>
          <w:color w:val="000000"/>
          <w:sz w:val="22"/>
          <w:szCs w:val="22"/>
        </w:rPr>
        <w:t>Förberedda intervjufrågor</w:t>
      </w:r>
      <w:r w:rsidR="000B7E15">
        <w:rPr>
          <w:rFonts w:ascii="Verdana" w:eastAsia="Times New Roman" w:hAnsi="Verdana" w:cs="Times New Roman"/>
          <w:color w:val="000000"/>
          <w:sz w:val="22"/>
          <w:szCs w:val="22"/>
        </w:rPr>
        <w:t xml:space="preserve"> </w:t>
      </w:r>
      <w:r w:rsidR="00A20A87">
        <w:rPr>
          <w:rFonts w:ascii="Verdana" w:eastAsia="Times New Roman" w:hAnsi="Verdana" w:cs="Times New Roman"/>
          <w:color w:val="000000"/>
          <w:sz w:val="22"/>
          <w:szCs w:val="22"/>
        </w:rPr>
        <w:t xml:space="preserve">var det bästa alternativet eftersom det minskar risken för att missa viktig fakta </w:t>
      </w:r>
      <w:commentRangeStart w:id="14"/>
      <w:r w:rsidR="00A20A87">
        <w:rPr>
          <w:rFonts w:ascii="Verdana" w:eastAsia="Times New Roman" w:hAnsi="Verdana" w:cs="Times New Roman"/>
          <w:color w:val="000000"/>
          <w:sz w:val="22"/>
          <w:szCs w:val="22"/>
        </w:rPr>
        <w:t>inom det specifika forskningsområdet</w:t>
      </w:r>
      <w:commentRangeEnd w:id="14"/>
      <w:r w:rsidR="00107CC9">
        <w:rPr>
          <w:rStyle w:val="Kommentarsreferens"/>
          <w:rFonts w:ascii="Times New Roman" w:hAnsi="Times New Roman"/>
        </w:rPr>
        <w:commentReference w:id="14"/>
      </w:r>
      <w:r w:rsidR="00A20A87">
        <w:rPr>
          <w:rFonts w:ascii="Verdana" w:eastAsia="Times New Roman" w:hAnsi="Verdana" w:cs="Times New Roman"/>
          <w:color w:val="000000"/>
          <w:sz w:val="22"/>
          <w:szCs w:val="22"/>
        </w:rPr>
        <w:t>.</w:t>
      </w:r>
    </w:p>
    <w:p w14:paraId="418A3591" w14:textId="77777777" w:rsidR="00F53EB6" w:rsidRPr="008D6B31" w:rsidRDefault="00F53EB6" w:rsidP="00E07CBB">
      <w:pPr>
        <w:rPr>
          <w:rFonts w:ascii="Verdana" w:eastAsia="Times New Roman" w:hAnsi="Verdana" w:cs="Times New Roman"/>
          <w:color w:val="000000"/>
          <w:sz w:val="22"/>
          <w:szCs w:val="22"/>
        </w:rPr>
      </w:pPr>
    </w:p>
    <w:p w14:paraId="14C43240" w14:textId="77777777" w:rsidR="003E7DA7" w:rsidRDefault="003E7DA7" w:rsidP="00E07CBB">
      <w:pPr>
        <w:rPr>
          <w:ins w:id="15" w:author="Olivia Imner" w:date="2019-02-27T20:29:00Z"/>
          <w:rFonts w:ascii="Verdana" w:eastAsia="Times New Roman" w:hAnsi="Verdana" w:cs="Times New Roman"/>
          <w:color w:val="000000"/>
          <w:sz w:val="22"/>
          <w:szCs w:val="22"/>
        </w:rPr>
      </w:pP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45C88E0D" w:rsidR="00006EE0" w:rsidDel="003E7DA7" w:rsidRDefault="00E334E5" w:rsidP="00006EE0">
      <w:pPr>
        <w:rPr>
          <w:del w:id="16" w:author="Olivia Imner" w:date="2019-02-27T20:29:00Z"/>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ins w:id="17" w:author="Olivia Imner" w:date="2019-02-27T20:29:00Z">
        <w:r w:rsidR="003E7DA7">
          <w:rPr>
            <w:rFonts w:ascii="Verdana" w:hAnsi="Verdana" w:cs="Garamond"/>
            <w:color w:val="000000"/>
            <w:sz w:val="22"/>
            <w:szCs w:val="22"/>
          </w:rPr>
          <w:t xml:space="preserve"> </w:t>
        </w:r>
      </w:ins>
      <w:del w:id="18" w:author="Olivia Imner" w:date="2019-02-27T20:29:00Z">
        <w:r w:rsidR="007053BF" w:rsidRPr="008D6B31" w:rsidDel="003E7DA7">
          <w:rPr>
            <w:rFonts w:ascii="Verdana" w:eastAsia="Times New Roman" w:hAnsi="Verdana" w:cs="Times New Roman"/>
            <w:color w:val="000000"/>
            <w:sz w:val="22"/>
            <w:szCs w:val="22"/>
          </w:rPr>
          <w:delText xml:space="preserve"> </w:delText>
        </w:r>
        <w:r w:rsidR="00006EE0" w:rsidRPr="008D6B31" w:rsidDel="003E7DA7">
          <w:rPr>
            <w:rFonts w:ascii="Verdana" w:hAnsi="Verdana" w:cs="Garamond"/>
            <w:color w:val="000000"/>
            <w:sz w:val="22"/>
            <w:szCs w:val="22"/>
          </w:rPr>
          <w:delText xml:space="preserve"> </w:delText>
        </w:r>
      </w:del>
    </w:p>
    <w:p w14:paraId="7D16B19B" w14:textId="77777777" w:rsidR="00F416EE" w:rsidDel="003E7DA7" w:rsidRDefault="00F416EE" w:rsidP="00006EE0">
      <w:pPr>
        <w:rPr>
          <w:del w:id="19" w:author="Olivia Imner" w:date="2019-02-27T20:29:00Z"/>
          <w:rFonts w:ascii="Verdana" w:hAnsi="Verdana" w:cs="Garamond"/>
          <w:color w:val="000000"/>
          <w:sz w:val="22"/>
          <w:szCs w:val="22"/>
        </w:rPr>
      </w:pPr>
    </w:p>
    <w:p w14:paraId="490B9669" w14:textId="4284BC2F" w:rsidR="00F416EE" w:rsidRDefault="00F416EE" w:rsidP="00006EE0">
      <w:pPr>
        <w:rPr>
          <w:ins w:id="20" w:author="Olivia Imner" w:date="2019-02-27T20:29:00Z"/>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39FE6988" w14:textId="77777777" w:rsidR="003E7DA7" w:rsidRPr="00F416EE" w:rsidRDefault="003E7DA7" w:rsidP="00006EE0">
      <w:pPr>
        <w:rPr>
          <w:rFonts w:ascii="Verdana" w:hAnsi="Verdana" w:cs="Garamond"/>
          <w:color w:val="000000"/>
          <w:sz w:val="22"/>
          <w:szCs w:val="22"/>
        </w:rPr>
      </w:pPr>
    </w:p>
    <w:p w14:paraId="6AA8955F" w14:textId="52A185B5" w:rsidR="00F416EE" w:rsidRDefault="00F416EE" w:rsidP="00006EE0">
      <w:pPr>
        <w:rPr>
          <w:rFonts w:ascii="Verdana" w:hAnsi="Verdana"/>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00FAA6BB" w14:textId="77777777" w:rsidR="00795B65" w:rsidRDefault="00795B65" w:rsidP="00006EE0">
      <w:pPr>
        <w:rPr>
          <w:rFonts w:ascii="Verdana" w:hAnsi="Verdana"/>
          <w:sz w:val="22"/>
          <w:szCs w:val="22"/>
        </w:rPr>
      </w:pPr>
    </w:p>
    <w:p w14:paraId="2ADAF3EE" w14:textId="7BBF570C" w:rsidR="00795B65" w:rsidRPr="00795B65" w:rsidRDefault="00795B65" w:rsidP="00006EE0">
      <w:pPr>
        <w:rPr>
          <w:rFonts w:ascii="Verdana" w:hAnsi="Verdana" w:cs="Garamond"/>
          <w:color w:val="000000"/>
          <w:sz w:val="22"/>
          <w:szCs w:val="22"/>
        </w:rPr>
      </w:pPr>
      <w:r w:rsidRPr="00795B65">
        <w:rPr>
          <w:rFonts w:ascii="Verdana" w:hAnsi="Verdana"/>
          <w:sz w:val="22"/>
          <w:szCs w:val="22"/>
        </w:rPr>
        <w:t>”I utvärderingen av kurserna enligt DIM finns det påtagliga faktorer som kan ha påverkat utvärderingsresultatet, till exempel antalet påståenden i utvärderingen och utformningen av dessa. Framförallt kan det ge ett mer tillförlitligt resultat om flera personer formulerar påståenden. Utvärderingen genomfördes av författaren till detta arbete, vilket riskerar att resultatet får minskad precision. Det skulle därmed vara intressant att använda fler kursgranskare för att få ett mer reliabelt resultat. I en vidareutveckling av denna studie skulle kursstudenter vara ett optimalt alternativ för att utvärdera pedagogiken eftersom kurspedagogiken helst ska testas på den utvalda målgruppen.”</w:t>
      </w:r>
      <w:r>
        <w:rPr>
          <w:rFonts w:ascii="Verdana" w:hAnsi="Verdana"/>
          <w:sz w:val="22"/>
          <w:szCs w:val="22"/>
        </w:rPr>
        <w:t xml:space="preserve"> Rad: 411-417.</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bookmarkStart w:id="21" w:name="_GoBack"/>
      <w:bookmarkEnd w:id="21"/>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6D43838B"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w:t>
      </w:r>
      <w:ins w:id="22" w:author="Olivia Imner" w:date="2019-02-27T20:24:00Z">
        <w:r w:rsidR="00107CC9">
          <w:rPr>
            <w:rFonts w:ascii="Verdana" w:eastAsia="Times New Roman" w:hAnsi="Verdana" w:cs="Times New Roman"/>
            <w:color w:val="000000"/>
            <w:sz w:val="22"/>
            <w:szCs w:val="22"/>
          </w:rPr>
          <w:t>modell</w:t>
        </w:r>
        <w:r w:rsidR="003E7DA7">
          <w:rPr>
            <w:rFonts w:ascii="Verdana" w:eastAsia="Times New Roman" w:hAnsi="Verdana" w:cs="Times New Roman"/>
            <w:color w:val="000000"/>
            <w:sz w:val="22"/>
            <w:szCs w:val="22"/>
          </w:rPr>
          <w:t>element</w:t>
        </w:r>
      </w:ins>
      <w:del w:id="23" w:author="Olivia Imner" w:date="2019-02-27T20:24:00Z">
        <w:r w:rsidDel="003E7DA7">
          <w:rPr>
            <w:rFonts w:ascii="Verdana" w:eastAsia="Times New Roman" w:hAnsi="Verdana" w:cs="Times New Roman"/>
            <w:color w:val="000000"/>
            <w:sz w:val="22"/>
            <w:szCs w:val="22"/>
          </w:rPr>
          <w:delText>fas</w:delText>
        </w:r>
      </w:del>
      <w:ins w:id="24" w:author="Olivia Imner" w:date="2019-02-27T20:24:00Z">
        <w:r w:rsidR="00107CC9">
          <w:rPr>
            <w:rFonts w:ascii="Verdana" w:eastAsia="Times New Roman" w:hAnsi="Verdana" w:cs="Times New Roman"/>
            <w:color w:val="000000"/>
            <w:sz w:val="22"/>
            <w:szCs w:val="22"/>
          </w:rPr>
          <w:t xml:space="preserve"> </w:t>
        </w:r>
      </w:ins>
      <w:del w:id="25" w:author="Olivia Imner" w:date="2019-02-27T20:24:00Z">
        <w:r w:rsidDel="00107CC9">
          <w:rPr>
            <w:rFonts w:ascii="Verdana" w:eastAsia="Times New Roman" w:hAnsi="Verdana" w:cs="Times New Roman"/>
            <w:color w:val="000000"/>
            <w:sz w:val="22"/>
            <w:szCs w:val="22"/>
          </w:rPr>
          <w:delText xml:space="preserve"> i </w:delText>
        </w:r>
      </w:del>
      <w:del w:id="26" w:author="Olivia Imner" w:date="2019-02-27T20:23:00Z">
        <w:r w:rsidR="005A1F67" w:rsidDel="00107CC9">
          <w:rPr>
            <w:rFonts w:ascii="Verdana" w:eastAsia="Times New Roman" w:hAnsi="Verdana" w:cs="Times New Roman"/>
            <w:color w:val="000000"/>
            <w:sz w:val="22"/>
            <w:szCs w:val="22"/>
          </w:rPr>
          <w:delText xml:space="preserve">modellerna </w:delText>
        </w:r>
      </w:del>
      <w:r>
        <w:rPr>
          <w:rFonts w:ascii="Verdana" w:eastAsia="Times New Roman" w:hAnsi="Verdana" w:cs="Times New Roman"/>
          <w:color w:val="000000"/>
          <w:sz w:val="22"/>
          <w:szCs w:val="22"/>
        </w:rPr>
        <w:t xml:space="preserve">finns det </w:t>
      </w:r>
      <w:ins w:id="27" w:author="Olivia Imner" w:date="2019-02-27T20:24:00Z">
        <w:r w:rsidR="003E7DA7">
          <w:rPr>
            <w:rFonts w:ascii="Verdana" w:eastAsia="Times New Roman" w:hAnsi="Verdana" w:cs="Times New Roman"/>
            <w:color w:val="000000"/>
            <w:sz w:val="22"/>
            <w:szCs w:val="22"/>
          </w:rPr>
          <w:t xml:space="preserve">en </w:t>
        </w:r>
      </w:ins>
      <w:r w:rsidR="005A1F67">
        <w:rPr>
          <w:rFonts w:ascii="Verdana" w:eastAsia="Times New Roman" w:hAnsi="Verdana" w:cs="Times New Roman"/>
          <w:color w:val="000000"/>
          <w:sz w:val="22"/>
          <w:szCs w:val="22"/>
        </w:rPr>
        <w:t xml:space="preserve">korresponderande </w:t>
      </w:r>
      <w:r w:rsidR="005A1F67" w:rsidRPr="003E7DA7">
        <w:rPr>
          <w:rFonts w:ascii="Verdana" w:eastAsia="Times New Roman" w:hAnsi="Verdana" w:cs="Times New Roman"/>
          <w:strike/>
          <w:color w:val="000000"/>
          <w:sz w:val="22"/>
          <w:szCs w:val="22"/>
          <w:rPrChange w:id="28" w:author="Olivia Imner" w:date="2019-02-27T20:24:00Z">
            <w:rPr>
              <w:rFonts w:ascii="Verdana" w:eastAsia="Times New Roman" w:hAnsi="Verdana" w:cs="Times New Roman"/>
              <w:color w:val="000000"/>
              <w:sz w:val="22"/>
              <w:szCs w:val="22"/>
            </w:rPr>
          </w:rPrChange>
        </w:rPr>
        <w:t>element</w:t>
      </w:r>
      <w:r w:rsidRPr="003E7DA7">
        <w:rPr>
          <w:rFonts w:ascii="Verdana" w:eastAsia="Times New Roman" w:hAnsi="Verdana" w:cs="Times New Roman"/>
          <w:strike/>
          <w:color w:val="000000"/>
          <w:sz w:val="22"/>
          <w:szCs w:val="22"/>
          <w:rPrChange w:id="29" w:author="Olivia Imner" w:date="2019-02-27T20:24:00Z">
            <w:rPr>
              <w:rFonts w:ascii="Verdana" w:eastAsia="Times New Roman" w:hAnsi="Verdana" w:cs="Times New Roman"/>
              <w:color w:val="000000"/>
              <w:sz w:val="22"/>
              <w:szCs w:val="22"/>
            </w:rPr>
          </w:rPrChange>
        </w:rPr>
        <w:t xml:space="preserve"> och som ska </w:t>
      </w:r>
      <w:r w:rsidR="00D769EC" w:rsidRPr="003E7DA7">
        <w:rPr>
          <w:rFonts w:ascii="Verdana" w:eastAsia="Times New Roman" w:hAnsi="Verdana" w:cs="Times New Roman"/>
          <w:strike/>
          <w:color w:val="000000"/>
          <w:sz w:val="22"/>
          <w:szCs w:val="22"/>
          <w:rPrChange w:id="30" w:author="Olivia Imner" w:date="2019-02-27T20:24:00Z">
            <w:rPr>
              <w:rFonts w:ascii="Verdana" w:eastAsia="Times New Roman" w:hAnsi="Verdana" w:cs="Times New Roman"/>
              <w:color w:val="000000"/>
              <w:sz w:val="22"/>
              <w:szCs w:val="22"/>
            </w:rPr>
          </w:rPrChange>
        </w:rPr>
        <w:t xml:space="preserve">presentera </w:t>
      </w:r>
      <w:r w:rsidRPr="003E7DA7">
        <w:rPr>
          <w:rFonts w:ascii="Verdana" w:eastAsia="Times New Roman" w:hAnsi="Verdana" w:cs="Times New Roman"/>
          <w:strike/>
          <w:color w:val="000000"/>
          <w:sz w:val="22"/>
          <w:szCs w:val="22"/>
          <w:rPrChange w:id="31" w:author="Olivia Imner" w:date="2019-02-27T20:24:00Z">
            <w:rPr>
              <w:rFonts w:ascii="Verdana" w:eastAsia="Times New Roman" w:hAnsi="Verdana" w:cs="Times New Roman"/>
              <w:color w:val="000000"/>
              <w:sz w:val="22"/>
              <w:szCs w:val="22"/>
            </w:rPr>
          </w:rPrChange>
        </w:rPr>
        <w:t>en</w:t>
      </w:r>
      <w:r>
        <w:rPr>
          <w:rFonts w:ascii="Verdana" w:eastAsia="Times New Roman" w:hAnsi="Verdana" w:cs="Times New Roman"/>
          <w:color w:val="000000"/>
          <w:sz w:val="22"/>
          <w:szCs w:val="22"/>
        </w:rPr>
        <w:t xml:space="preserve">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r w:rsidR="00795B65">
        <w:rPr>
          <w:rFonts w:ascii="Verdana" w:eastAsia="Times New Roman" w:hAnsi="Verdana" w:cs="Times New Roman"/>
          <w:color w:val="000000"/>
          <w:sz w:val="22"/>
          <w:szCs w:val="22"/>
        </w:rPr>
        <w:t>var det meningen att en intervjufråga skulle korrespondera till flera modeller, dock var det bara en modell som inkluderades</w:t>
      </w:r>
      <w:r w:rsidR="00252D86">
        <w:rPr>
          <w:rStyle w:val="Kommentarsreferens"/>
          <w:rFonts w:ascii="Times New Roman" w:hAnsi="Times New Roman"/>
        </w:rPr>
        <w:commentReference w:id="32"/>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4C6F3063" w14:textId="67607E9F" w:rsidR="00795B65" w:rsidRDefault="00795B65"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ta resulterade i ett fel i Bilaga 2, Figur 2a</w:t>
      </w:r>
      <w:ins w:id="33" w:author="Olivia Imner" w:date="2019-02-27T20:25:00Z">
        <w:r w:rsidR="003E7DA7">
          <w:rPr>
            <w:rFonts w:ascii="Verdana" w:eastAsia="Times New Roman" w:hAnsi="Verdana" w:cs="Times New Roman"/>
            <w:color w:val="000000"/>
            <w:sz w:val="22"/>
            <w:szCs w:val="22"/>
          </w:rPr>
          <w:t xml:space="preserve"> och</w:t>
        </w:r>
      </w:ins>
      <w:del w:id="34" w:author="Olivia Imner" w:date="2019-02-27T20:25:00Z">
        <w:r w:rsidDel="003E7DA7">
          <w:rPr>
            <w:rFonts w:ascii="Verdana" w:eastAsia="Times New Roman" w:hAnsi="Verdana" w:cs="Times New Roman"/>
            <w:color w:val="000000"/>
            <w:sz w:val="22"/>
            <w:szCs w:val="22"/>
          </w:rPr>
          <w:delText>, Figur</w:delText>
        </w:r>
      </w:del>
      <w:r>
        <w:rPr>
          <w:rFonts w:ascii="Verdana" w:eastAsia="Times New Roman" w:hAnsi="Verdana" w:cs="Times New Roman"/>
          <w:color w:val="000000"/>
          <w:sz w:val="22"/>
          <w:szCs w:val="22"/>
        </w:rPr>
        <w:t xml:space="preserve"> 2b, och medelvärdet från ATM som redogjordes i texten. Alla dessa fel h</w:t>
      </w:r>
      <w:r w:rsidR="00042727">
        <w:rPr>
          <w:rFonts w:ascii="Verdana" w:eastAsia="Times New Roman" w:hAnsi="Verdana" w:cs="Times New Roman"/>
          <w:color w:val="000000"/>
          <w:sz w:val="22"/>
          <w:szCs w:val="22"/>
        </w:rPr>
        <w:t xml:space="preserve">ar nu blivit fixade. Slutsatserna som dras i uppsatsen är därmed oförändrade. </w:t>
      </w:r>
    </w:p>
    <w:p w14:paraId="57CC80BD" w14:textId="0FC0C2AF" w:rsidR="003A461A" w:rsidRDefault="00D2419A"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 </w:t>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Olivia Imner" w:date="2019-02-27T20:26:00Z" w:initials="OI">
    <w:p w14:paraId="3706DDEB" w14:textId="3CFE32BC" w:rsidR="00107CC9" w:rsidRDefault="00107CC9">
      <w:pPr>
        <w:pStyle w:val="Kommentarer"/>
      </w:pPr>
      <w:r>
        <w:rPr>
          <w:rStyle w:val="Kommentarsreferens"/>
        </w:rPr>
        <w:annotationRef/>
      </w:r>
      <w:r>
        <w:t xml:space="preserve">The </w:t>
      </w:r>
      <w:proofErr w:type="spellStart"/>
      <w:r>
        <w:t>structure</w:t>
      </w:r>
      <w:proofErr w:type="spellEnd"/>
      <w:r>
        <w:t xml:space="preserve"> </w:t>
      </w:r>
      <w:proofErr w:type="spellStart"/>
      <w:r>
        <w:t>of</w:t>
      </w:r>
      <w:proofErr w:type="spellEnd"/>
      <w:r>
        <w:t xml:space="preserve"> </w:t>
      </w:r>
      <w:proofErr w:type="spellStart"/>
      <w:r>
        <w:t>this</w:t>
      </w:r>
      <w:proofErr w:type="spellEnd"/>
      <w:r>
        <w:t xml:space="preserve"> </w:t>
      </w:r>
      <w:proofErr w:type="spellStart"/>
      <w:r>
        <w:t>sentance</w:t>
      </w:r>
      <w:proofErr w:type="spellEnd"/>
      <w:r>
        <w:t xml:space="preserve"> is bad</w:t>
      </w:r>
      <w:r w:rsidR="003E7DA7">
        <w:t xml:space="preserve">… and the </w:t>
      </w:r>
      <w:proofErr w:type="spellStart"/>
      <w:r w:rsidR="003E7DA7">
        <w:t>grammar</w:t>
      </w:r>
      <w:proofErr w:type="spellEnd"/>
      <w:r w:rsidR="003E7DA7">
        <w:t xml:space="preserve"> is </w:t>
      </w:r>
      <w:proofErr w:type="spellStart"/>
      <w:r w:rsidR="003E7DA7">
        <w:t>wrong</w:t>
      </w:r>
      <w:proofErr w:type="spellEnd"/>
      <w:r w:rsidR="003E7DA7">
        <w:t>.</w:t>
      </w:r>
    </w:p>
  </w:comment>
  <w:comment w:id="13" w:author="Microsoft Office User" w:date="2019-02-27T15:42:00Z" w:initials="Office">
    <w:p w14:paraId="7933BD3A" w14:textId="1FF435A8" w:rsidR="00107CC9" w:rsidRDefault="00107CC9">
      <w:pPr>
        <w:pStyle w:val="Kommentarer"/>
      </w:pPr>
      <w:r>
        <w:rPr>
          <w:rStyle w:val="Kommentarsreferens"/>
        </w:rPr>
        <w:annotationRef/>
      </w:r>
      <w:r>
        <w:t xml:space="preserve">I </w:t>
      </w:r>
      <w:proofErr w:type="spellStart"/>
      <w:r>
        <w:t>am</w:t>
      </w:r>
      <w:proofErr w:type="spellEnd"/>
      <w:r>
        <w:t xml:space="preserve"> not sure </w:t>
      </w:r>
      <w:proofErr w:type="spellStart"/>
      <w:r>
        <w:t>if</w:t>
      </w:r>
      <w:proofErr w:type="spellEnd"/>
      <w:r>
        <w:t xml:space="preserve"> it is </w:t>
      </w:r>
      <w:proofErr w:type="spellStart"/>
      <w:r>
        <w:t>because</w:t>
      </w:r>
      <w:proofErr w:type="spellEnd"/>
      <w:r>
        <w:t xml:space="preserve"> I </w:t>
      </w:r>
      <w:proofErr w:type="spellStart"/>
      <w:r>
        <w:t>can’t</w:t>
      </w:r>
      <w:proofErr w:type="spellEnd"/>
      <w:r>
        <w:t xml:space="preserve"> </w:t>
      </w:r>
      <w:proofErr w:type="spellStart"/>
      <w:r>
        <w:t>understand</w:t>
      </w:r>
      <w:proofErr w:type="spellEnd"/>
      <w:r>
        <w:t xml:space="preserv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or not </w:t>
      </w:r>
      <w:proofErr w:type="spellStart"/>
      <w:r>
        <w:t>but</w:t>
      </w:r>
      <w:proofErr w:type="spellEnd"/>
      <w:r>
        <w:t xml:space="preserve">… </w:t>
      </w:r>
      <w:proofErr w:type="spellStart"/>
      <w:r>
        <w:t>this</w:t>
      </w:r>
      <w:proofErr w:type="spellEnd"/>
      <w:r>
        <w:t xml:space="preserve"> </w:t>
      </w:r>
      <w:proofErr w:type="spellStart"/>
      <w:r>
        <w:t>response</w:t>
      </w:r>
      <w:proofErr w:type="spellEnd"/>
      <w:r>
        <w:t xml:space="preserve"> still sounds </w:t>
      </w:r>
      <w:proofErr w:type="spellStart"/>
      <w:r>
        <w:t>weak</w:t>
      </w:r>
      <w:proofErr w:type="spellEnd"/>
      <w:r>
        <w:t xml:space="preserve">. </w:t>
      </w:r>
    </w:p>
    <w:p w14:paraId="6E35C5DA" w14:textId="77777777" w:rsidR="00107CC9" w:rsidRDefault="00107CC9">
      <w:pPr>
        <w:pStyle w:val="Kommentarer"/>
      </w:pPr>
    </w:p>
    <w:p w14:paraId="76BB3270" w14:textId="294D756C" w:rsidR="00107CC9" w:rsidRDefault="00107CC9">
      <w:pPr>
        <w:pStyle w:val="Kommentarer"/>
      </w:pPr>
      <w:r>
        <w:t>Förstås det nu?</w:t>
      </w:r>
    </w:p>
  </w:comment>
  <w:comment w:id="14" w:author="Olivia Imner" w:date="2019-02-27T20:21:00Z" w:initials="OI">
    <w:p w14:paraId="2838B372" w14:textId="0984145B" w:rsidR="00107CC9" w:rsidRDefault="00107CC9">
      <w:pPr>
        <w:pStyle w:val="Kommentarer"/>
      </w:pPr>
      <w:r>
        <w:rPr>
          <w:rStyle w:val="Kommentarsreferens"/>
        </w:rPr>
        <w:annotationRef/>
      </w:r>
      <w:r>
        <w:t xml:space="preserve">”som behövdes för att kunna utreda </w:t>
      </w:r>
      <w:proofErr w:type="spellStart"/>
      <w:r>
        <w:t>förskningsfrågarna</w:t>
      </w:r>
      <w:proofErr w:type="spellEnd"/>
      <w:r>
        <w:t>”</w:t>
      </w:r>
    </w:p>
  </w:comment>
  <w:comment w:id="32" w:author="Microsoft Office User" w:date="2019-02-27T15:08:00Z" w:initials="Office">
    <w:p w14:paraId="4E23F1FC" w14:textId="0215FC8A" w:rsidR="00107CC9" w:rsidRDefault="00107CC9">
      <w:pPr>
        <w:pStyle w:val="Kommentarer"/>
        <w:rPr>
          <w:lang w:val="en-GB"/>
        </w:rPr>
      </w:pPr>
      <w:r>
        <w:rPr>
          <w:rStyle w:val="Kommentarsreferens"/>
        </w:rPr>
        <w:annotationRef/>
      </w:r>
      <w:r w:rsidRPr="005959DD">
        <w:rPr>
          <w:lang w:val="en-GB"/>
        </w:rPr>
        <w:t>Here you want to say that</w:t>
      </w:r>
      <w:r>
        <w:rPr>
          <w:lang w:val="en-GB"/>
        </w:rPr>
        <w:t>:</w:t>
      </w:r>
      <w:r w:rsidRPr="005959DD">
        <w:rPr>
          <w:lang w:val="en-GB"/>
        </w:rPr>
        <w:t xml:space="preserve"> one question was suppose</w:t>
      </w:r>
      <w:r>
        <w:rPr>
          <w:lang w:val="en-GB"/>
        </w:rPr>
        <w:t>d</w:t>
      </w:r>
      <w:r w:rsidRPr="005959DD">
        <w:rPr>
          <w:lang w:val="en-GB"/>
        </w:rPr>
        <w:t xml:space="preserve"> to correspond to several models BUT </w:t>
      </w:r>
      <w:r>
        <w:rPr>
          <w:lang w:val="en-GB"/>
        </w:rPr>
        <w:t xml:space="preserve">only one model was included. </w:t>
      </w:r>
    </w:p>
    <w:p w14:paraId="1605A366" w14:textId="77777777" w:rsidR="00107CC9" w:rsidRDefault="00107CC9">
      <w:pPr>
        <w:pStyle w:val="Kommentarer"/>
        <w:rPr>
          <w:lang w:val="en-GB"/>
        </w:rPr>
      </w:pPr>
    </w:p>
    <w:p w14:paraId="715A4DC1" w14:textId="3065CCD1" w:rsidR="00107CC9" w:rsidRPr="00252D86" w:rsidRDefault="00107CC9">
      <w:pPr>
        <w:pStyle w:val="Kommentarer"/>
        <w:rPr>
          <w:lang w:val="en-GB"/>
        </w:rPr>
      </w:pPr>
      <w:proofErr w:type="spellStart"/>
      <w:r>
        <w:rPr>
          <w:lang w:val="en-GB"/>
        </w:rPr>
        <w:t>Ändrat</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42727"/>
    <w:rsid w:val="0006082D"/>
    <w:rsid w:val="0009340F"/>
    <w:rsid w:val="000B7E15"/>
    <w:rsid w:val="000E2F69"/>
    <w:rsid w:val="00107CC9"/>
    <w:rsid w:val="00112DA7"/>
    <w:rsid w:val="001716E0"/>
    <w:rsid w:val="001E0AF7"/>
    <w:rsid w:val="002257D9"/>
    <w:rsid w:val="00252D86"/>
    <w:rsid w:val="00256891"/>
    <w:rsid w:val="00267DC4"/>
    <w:rsid w:val="002763C1"/>
    <w:rsid w:val="002F7B8F"/>
    <w:rsid w:val="0031090D"/>
    <w:rsid w:val="00345685"/>
    <w:rsid w:val="00375C22"/>
    <w:rsid w:val="003903B6"/>
    <w:rsid w:val="003A461A"/>
    <w:rsid w:val="003B3C50"/>
    <w:rsid w:val="003C4B8E"/>
    <w:rsid w:val="003E7DA7"/>
    <w:rsid w:val="0042489E"/>
    <w:rsid w:val="00443703"/>
    <w:rsid w:val="00453D7C"/>
    <w:rsid w:val="00471481"/>
    <w:rsid w:val="004B63DD"/>
    <w:rsid w:val="00523684"/>
    <w:rsid w:val="0057651D"/>
    <w:rsid w:val="005959DD"/>
    <w:rsid w:val="005A1F67"/>
    <w:rsid w:val="005C2923"/>
    <w:rsid w:val="005C2B6C"/>
    <w:rsid w:val="005D4A03"/>
    <w:rsid w:val="005E3847"/>
    <w:rsid w:val="00626B51"/>
    <w:rsid w:val="006418C3"/>
    <w:rsid w:val="006623D3"/>
    <w:rsid w:val="006906DB"/>
    <w:rsid w:val="006A16F1"/>
    <w:rsid w:val="006A36A3"/>
    <w:rsid w:val="006A610C"/>
    <w:rsid w:val="006F5581"/>
    <w:rsid w:val="007053BF"/>
    <w:rsid w:val="00725B83"/>
    <w:rsid w:val="00795B65"/>
    <w:rsid w:val="007D51A2"/>
    <w:rsid w:val="007D6A7B"/>
    <w:rsid w:val="007E4A5E"/>
    <w:rsid w:val="007E610D"/>
    <w:rsid w:val="00827942"/>
    <w:rsid w:val="00835320"/>
    <w:rsid w:val="008632CC"/>
    <w:rsid w:val="00871890"/>
    <w:rsid w:val="00887C1A"/>
    <w:rsid w:val="008D12EB"/>
    <w:rsid w:val="008D6B31"/>
    <w:rsid w:val="008D71DD"/>
    <w:rsid w:val="008F63C6"/>
    <w:rsid w:val="00975781"/>
    <w:rsid w:val="009B0723"/>
    <w:rsid w:val="009E5A53"/>
    <w:rsid w:val="009F79A7"/>
    <w:rsid w:val="00A20A87"/>
    <w:rsid w:val="00A23C66"/>
    <w:rsid w:val="00A36D45"/>
    <w:rsid w:val="00A97EBB"/>
    <w:rsid w:val="00AD3E01"/>
    <w:rsid w:val="00B07B45"/>
    <w:rsid w:val="00B350CB"/>
    <w:rsid w:val="00B63E4C"/>
    <w:rsid w:val="00B81998"/>
    <w:rsid w:val="00BF381A"/>
    <w:rsid w:val="00C5208C"/>
    <w:rsid w:val="00C54061"/>
    <w:rsid w:val="00C55E5F"/>
    <w:rsid w:val="00C80673"/>
    <w:rsid w:val="00D2419A"/>
    <w:rsid w:val="00D769EC"/>
    <w:rsid w:val="00DA652E"/>
    <w:rsid w:val="00DE16D9"/>
    <w:rsid w:val="00E07CBB"/>
    <w:rsid w:val="00E13289"/>
    <w:rsid w:val="00E334E5"/>
    <w:rsid w:val="00E70709"/>
    <w:rsid w:val="00EA5FC2"/>
    <w:rsid w:val="00EA6412"/>
    <w:rsid w:val="00EB2A08"/>
    <w:rsid w:val="00EB3014"/>
    <w:rsid w:val="00F416EE"/>
    <w:rsid w:val="00F53EB6"/>
    <w:rsid w:val="00F57941"/>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9</TotalTime>
  <Pages>4</Pages>
  <Words>2262</Words>
  <Characters>11992</Characters>
  <Application>Microsoft Macintosh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3</cp:revision>
  <dcterms:created xsi:type="dcterms:W3CDTF">2019-02-25T16:00:00Z</dcterms:created>
  <dcterms:modified xsi:type="dcterms:W3CDTF">2019-02-27T19:29:00Z</dcterms:modified>
</cp:coreProperties>
</file>